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9592" w:type="dxa"/>
        <w:tblInd w:w="8" w:type="dxa"/>
        <w:tblCellMar>
          <w:left w:w="98" w:type="dxa"/>
          <w:right w:w="115" w:type="dxa"/>
        </w:tblCellMar>
        <w:tblLook w:val="04A0" w:firstRow="1" w:lastRow="0" w:firstColumn="1" w:lastColumn="0" w:noHBand="0" w:noVBand="1"/>
      </w:tblPr>
      <w:tblGrid>
        <w:gridCol w:w="2772"/>
        <w:gridCol w:w="6820"/>
      </w:tblGrid>
      <w:tr w:rsidR="00EB3651" w:rsidRPr="00E93C9C" w14:paraId="618F6C00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719C4E0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Program Studi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2A29086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Sarjana Terapan Teknologi </w:t>
            </w:r>
            <w:r w:rsidR="007F5313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Rekayasa </w:t>
            </w:r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Instrumentasi</w:t>
            </w:r>
          </w:p>
        </w:tc>
      </w:tr>
      <w:tr w:rsidR="00EB3651" w:rsidRPr="00E93C9C" w14:paraId="18EF5B10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62F17A3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MK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7AAA7AC" w14:textId="77777777" w:rsidR="00EB3651" w:rsidRPr="00E93C9C" w:rsidRDefault="00EB3651" w:rsidP="00930944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r w:rsidR="007F5313">
              <w:rPr>
                <w:rFonts w:ascii="Times New Roman" w:eastAsia="Arial" w:hAnsi="Times New Roman" w:cs="Times New Roman"/>
                <w:sz w:val="24"/>
                <w:szCs w:val="24"/>
              </w:rPr>
              <w:t>Matematika Teknik</w:t>
            </w:r>
          </w:p>
        </w:tc>
      </w:tr>
      <w:tr w:rsidR="00EB3651" w:rsidRPr="00E93C9C" w14:paraId="73B556CD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18525AB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Kode MK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C02D514" w14:textId="63E5B916" w:rsidR="00EB3651" w:rsidRPr="00E93C9C" w:rsidRDefault="009D3FFB" w:rsidP="00A402C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r w:rsidR="004E0A85">
              <w:rPr>
                <w:rFonts w:ascii="Times New Roman" w:eastAsia="Arial" w:hAnsi="Times New Roman" w:cs="Times New Roman"/>
                <w:sz w:val="24"/>
                <w:szCs w:val="24"/>
              </w:rPr>
              <w:t>V</w:t>
            </w:r>
            <w:r w:rsidR="003049D7">
              <w:rPr>
                <w:rFonts w:ascii="Times New Roman" w:eastAsia="Arial" w:hAnsi="Times New Roman" w:cs="Times New Roman"/>
                <w:sz w:val="24"/>
                <w:szCs w:val="24"/>
              </w:rPr>
              <w:t>I</w:t>
            </w:r>
            <w:r w:rsidR="00A402CF">
              <w:rPr>
                <w:rFonts w:ascii="Times New Roman" w:eastAsia="Arial" w:hAnsi="Times New Roman" w:cs="Times New Roman"/>
                <w:sz w:val="24"/>
                <w:szCs w:val="24"/>
              </w:rPr>
              <w:t>19</w:t>
            </w:r>
            <w:r w:rsidR="003049D7">
              <w:rPr>
                <w:rFonts w:ascii="Times New Roman" w:eastAsia="Arial" w:hAnsi="Times New Roman" w:cs="Times New Roman"/>
                <w:sz w:val="24"/>
                <w:szCs w:val="24"/>
              </w:rPr>
              <w:t>0208</w:t>
            </w:r>
          </w:p>
        </w:tc>
      </w:tr>
      <w:tr w:rsidR="00EB3651" w:rsidRPr="00E93C9C" w14:paraId="458C53A8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ECFDDF4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Semester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7828745" w14:textId="77777777" w:rsidR="00EB3651" w:rsidRPr="00E93C9C" w:rsidRDefault="00A402CF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1</w:t>
            </w:r>
          </w:p>
        </w:tc>
      </w:tr>
      <w:tr w:rsidR="00EB3651" w:rsidRPr="00E93C9C" w14:paraId="166EF769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3723BF5" w14:textId="77777777" w:rsidR="00EB3651" w:rsidRPr="00E93C9C" w:rsidRDefault="00E93C9C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SKS</w:t>
            </w:r>
            <w:r w:rsidR="00EB3651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072FD5F" w14:textId="77777777" w:rsidR="00EB3651" w:rsidRPr="00E93C9C" w:rsidRDefault="00C3541E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3</w:t>
            </w:r>
          </w:p>
        </w:tc>
      </w:tr>
      <w:tr w:rsidR="00EB3651" w:rsidRPr="00E93C9C" w14:paraId="4F6B52DD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A163F14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Dosen Pengampu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27EA422" w14:textId="1A37C946" w:rsidR="00EB3651" w:rsidRPr="00E93C9C" w:rsidRDefault="00EB3651" w:rsidP="00A402C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r w:rsidR="003049D7">
              <w:rPr>
                <w:rFonts w:ascii="Times New Roman" w:eastAsia="Arial" w:hAnsi="Times New Roman" w:cs="Times New Roman"/>
                <w:sz w:val="24"/>
                <w:szCs w:val="24"/>
              </w:rPr>
              <w:t>Putri Yeni Aisyah, S.T., M.T.</w:t>
            </w:r>
          </w:p>
        </w:tc>
      </w:tr>
    </w:tbl>
    <w:p w14:paraId="6356D010" w14:textId="77777777" w:rsidR="00BC17B5" w:rsidRPr="00E93C9C" w:rsidRDefault="00BC17B5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9608" w:type="dxa"/>
        <w:tblInd w:w="8" w:type="dxa"/>
        <w:tblCellMar>
          <w:left w:w="98" w:type="dxa"/>
          <w:right w:w="62" w:type="dxa"/>
        </w:tblCellMar>
        <w:tblLook w:val="04A0" w:firstRow="1" w:lastRow="0" w:firstColumn="1" w:lastColumn="0" w:noHBand="0" w:noVBand="1"/>
      </w:tblPr>
      <w:tblGrid>
        <w:gridCol w:w="2777"/>
        <w:gridCol w:w="6831"/>
      </w:tblGrid>
      <w:tr w:rsidR="00EB3651" w:rsidRPr="00E93C9C" w14:paraId="602A40CB" w14:textId="77777777" w:rsidTr="00BC17B5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478D640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Bahan Kajian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ABFFFF5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Persamaan Garis dan Bilangan</w:t>
            </w:r>
          </w:p>
          <w:p w14:paraId="32CB4860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Fungsi dan Limit</w:t>
            </w:r>
          </w:p>
          <w:p w14:paraId="3BA453C8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Sistem Koordinat</w:t>
            </w:r>
          </w:p>
          <w:p w14:paraId="2A2EEF62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Bilangan Kompleks</w:t>
            </w:r>
          </w:p>
          <w:p w14:paraId="65A24044" w14:textId="77777777" w:rsidR="007F4B58" w:rsidRDefault="007F4B58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Matriks</w:t>
            </w:r>
          </w:p>
          <w:p w14:paraId="1C885D5A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Differensial</w:t>
            </w:r>
          </w:p>
          <w:p w14:paraId="367207B5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Aplikasi Differensial</w:t>
            </w:r>
          </w:p>
          <w:p w14:paraId="4F9E8591" w14:textId="77777777" w:rsidR="00A402CF" w:rsidRDefault="00A402CF" w:rsidP="00EC3F3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Integral</w:t>
            </w:r>
          </w:p>
          <w:p w14:paraId="0F76EB36" w14:textId="77777777" w:rsidR="00F21E9A" w:rsidRPr="007F4B58" w:rsidRDefault="00A402CF" w:rsidP="007F4B58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t>Aplikasi Integral</w:t>
            </w:r>
          </w:p>
        </w:tc>
      </w:tr>
      <w:tr w:rsidR="00EB3651" w:rsidRPr="00E93C9C" w14:paraId="7E2C1363" w14:textId="77777777" w:rsidTr="00BC17B5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004A534" w14:textId="77777777" w:rsidR="00EB3651" w:rsidRPr="00E93C9C" w:rsidRDefault="00EB3651" w:rsidP="00E93C9C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CPL yang dibebankan MK 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42A696" w14:textId="77777777" w:rsidR="004E0A85" w:rsidRPr="00A402CF" w:rsidRDefault="004E0A85" w:rsidP="004E0A85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402CF">
              <w:rPr>
                <w:rFonts w:ascii="Times New Roman" w:hAnsi="Times New Roman" w:cs="Times New Roman"/>
                <w:sz w:val="24"/>
                <w:szCs w:val="24"/>
              </w:rPr>
              <w:t xml:space="preserve">Menguasai konsep matematika, ilmu pengetahuan dasar dan keteknikan </w:t>
            </w:r>
            <w:r w:rsidRPr="00A402CF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P1)</w:t>
            </w:r>
          </w:p>
          <w:p w14:paraId="60FDBB81" w14:textId="38800132" w:rsidR="00A402CF" w:rsidRPr="00A402CF" w:rsidRDefault="00A402CF" w:rsidP="004E0A85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402CF">
              <w:rPr>
                <w:rFonts w:ascii="Times New Roman" w:hAnsi="Times New Roman" w:cs="Times New Roman"/>
                <w:sz w:val="24"/>
                <w:szCs w:val="24"/>
              </w:rPr>
              <w:t>Menguasai isu terkini dari perkembangan teknologi instrumentasi dunia industr</w:t>
            </w:r>
            <w:r w:rsidR="003049D7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A402CF">
              <w:rPr>
                <w:rFonts w:ascii="Times New Roman" w:hAnsi="Times New Roman" w:cs="Times New Roman"/>
                <w:sz w:val="24"/>
                <w:szCs w:val="24"/>
              </w:rPr>
              <w:t xml:space="preserve"> (P3)</w:t>
            </w:r>
          </w:p>
          <w:p w14:paraId="010F3D1A" w14:textId="143FE7B5" w:rsidR="004E0A85" w:rsidRPr="00A402CF" w:rsidRDefault="004E0A85" w:rsidP="004E0A85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402CF">
              <w:rPr>
                <w:rFonts w:ascii="Times New Roman" w:hAnsi="Times New Roman" w:cs="Times New Roman"/>
                <w:sz w:val="24"/>
                <w:szCs w:val="24"/>
              </w:rPr>
              <w:t>Menguasai konsep sistem instrumentasi, teknik instrumentasi serta penerapannya di bidang industr</w:t>
            </w:r>
            <w:r w:rsidR="003049D7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bookmarkStart w:id="0" w:name="_GoBack"/>
            <w:bookmarkEnd w:id="0"/>
            <w:r w:rsidRPr="00A402CF">
              <w:rPr>
                <w:rFonts w:ascii="Times New Roman" w:hAnsi="Times New Roman" w:cs="Times New Roman"/>
                <w:sz w:val="24"/>
                <w:szCs w:val="24"/>
              </w:rPr>
              <w:t xml:space="preserve"> (P4)</w:t>
            </w:r>
          </w:p>
          <w:p w14:paraId="40A7BDE0" w14:textId="77777777" w:rsidR="00EB3651" w:rsidRPr="00A402CF" w:rsidRDefault="00A402CF" w:rsidP="00A402CF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402CF">
              <w:rPr>
                <w:rFonts w:ascii="Times New Roman" w:hAnsi="Times New Roman" w:cs="Times New Roman"/>
                <w:sz w:val="24"/>
                <w:szCs w:val="24"/>
              </w:rPr>
              <w:t>Menguasai dasar dan metode pemrograman serta pengembangannya dalam bidang instrumentasi (P7)</w:t>
            </w:r>
          </w:p>
        </w:tc>
      </w:tr>
      <w:tr w:rsidR="00EB3651" w:rsidRPr="00E93C9C" w14:paraId="3C6A2986" w14:textId="77777777" w:rsidTr="00BC17B5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BF0C089" w14:textId="77777777" w:rsidR="00EB3651" w:rsidRPr="00E93C9C" w:rsidRDefault="00EB3651" w:rsidP="00C93B1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CP-MK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E174679" w14:textId="77777777" w:rsidR="00B55E47" w:rsidRPr="00E93C9C" w:rsidRDefault="00B55E47" w:rsidP="00E93C9C">
            <w:pPr>
              <w:pStyle w:val="ListParagraph"/>
              <w:numPr>
                <w:ilvl w:val="0"/>
                <w:numId w:val="4"/>
              </w:numPr>
              <w:tabs>
                <w:tab w:val="center" w:pos="427"/>
                <w:tab w:val="center" w:pos="690"/>
              </w:tabs>
              <w:spacing w:after="4" w:line="276" w:lineRule="auto"/>
              <w:ind w:left="436"/>
              <w:jc w:val="both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Mampu memahami </w:t>
            </w:r>
            <w:r w:rsidR="00A402CF">
              <w:rPr>
                <w:rFonts w:ascii="Times New Roman" w:eastAsia="Arial" w:hAnsi="Times New Roman" w:cs="Times New Roman"/>
                <w:sz w:val="24"/>
                <w:szCs w:val="24"/>
              </w:rPr>
              <w:t>persamaan garis dan bilangan</w:t>
            </w:r>
            <w:r w:rsidR="00F21E9A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. </w:t>
            </w:r>
          </w:p>
          <w:p w14:paraId="3DF76FCA" w14:textId="77777777" w:rsidR="00F937C1" w:rsidRDefault="00F70970" w:rsidP="00F70970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memahami </w:t>
            </w:r>
            <w:r w:rsidR="00A402CF">
              <w:rPr>
                <w:rFonts w:ascii="Times New Roman" w:hAnsi="Times New Roman" w:cs="Times New Roman"/>
                <w:sz w:val="24"/>
                <w:szCs w:val="24"/>
              </w:rPr>
              <w:t>macam-macam fungsi dan limit</w:t>
            </w:r>
          </w:p>
          <w:p w14:paraId="58887E6F" w14:textId="77777777" w:rsidR="00F70970" w:rsidRDefault="00F70970" w:rsidP="00F70970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</w:t>
            </w:r>
            <w:r w:rsidR="00A402CF">
              <w:rPr>
                <w:rFonts w:ascii="Times New Roman" w:hAnsi="Times New Roman" w:cs="Times New Roman"/>
                <w:sz w:val="24"/>
                <w:szCs w:val="24"/>
              </w:rPr>
              <w:t>memahami sistem koordinat</w:t>
            </w:r>
          </w:p>
          <w:p w14:paraId="0767514D" w14:textId="77777777" w:rsidR="00A402CF" w:rsidRPr="00A402CF" w:rsidRDefault="00F70970" w:rsidP="00A402CF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memahami </w:t>
            </w:r>
            <w:r w:rsidR="00A402CF">
              <w:rPr>
                <w:rFonts w:ascii="Times New Roman" w:hAnsi="Times New Roman" w:cs="Times New Roman"/>
                <w:sz w:val="24"/>
                <w:szCs w:val="24"/>
              </w:rPr>
              <w:t>bilangan kompleks</w:t>
            </w:r>
          </w:p>
          <w:p w14:paraId="21A6BCCF" w14:textId="77777777" w:rsidR="00B53AA4" w:rsidRDefault="00B53AA4" w:rsidP="00F70970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memahami konsep </w:t>
            </w:r>
            <w:r w:rsidR="00A402CF">
              <w:rPr>
                <w:rFonts w:ascii="Times New Roman" w:hAnsi="Times New Roman" w:cs="Times New Roman"/>
                <w:sz w:val="24"/>
                <w:szCs w:val="24"/>
              </w:rPr>
              <w:t>differnsial dan aplikasinya dalam dunia instrumentasi</w:t>
            </w:r>
          </w:p>
          <w:p w14:paraId="14A60FC4" w14:textId="77777777" w:rsidR="00A402CF" w:rsidRDefault="00A402CF" w:rsidP="00F70970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memahami konsep integral dan aplikasinya dalam dunia instrumentasi </w:t>
            </w:r>
          </w:p>
          <w:p w14:paraId="41B79F61" w14:textId="77777777" w:rsidR="00F70970" w:rsidRPr="00E93C9C" w:rsidRDefault="00F70970" w:rsidP="00A402CF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mpu </w:t>
            </w:r>
            <w:r w:rsidR="00A402CF">
              <w:rPr>
                <w:rFonts w:ascii="Times New Roman" w:hAnsi="Times New Roman" w:cs="Times New Roman"/>
                <w:sz w:val="24"/>
                <w:szCs w:val="24"/>
              </w:rPr>
              <w:t xml:space="preserve">memahami dan menghitung dalam bentuk matriks </w:t>
            </w:r>
          </w:p>
        </w:tc>
      </w:tr>
    </w:tbl>
    <w:p w14:paraId="4FC7D8FD" w14:textId="77777777" w:rsidR="00EB3651" w:rsidRPr="00E93C9C" w:rsidRDefault="00EB3651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0DC3D8C" w14:textId="77777777" w:rsidR="00E93C9C" w:rsidRDefault="00E93C9C" w:rsidP="00E93C9C">
      <w:pPr>
        <w:spacing w:line="276" w:lineRule="auto"/>
        <w:rPr>
          <w:rFonts w:ascii="Times New Roman" w:eastAsia="Arial" w:hAnsi="Times New Roman" w:cs="Times New Roman"/>
          <w:sz w:val="24"/>
          <w:szCs w:val="24"/>
        </w:rPr>
        <w:sectPr w:rsidR="00E93C9C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5589" w:type="dxa"/>
        <w:jc w:val="center"/>
        <w:tblInd w:w="0" w:type="dxa"/>
        <w:tblCellMar>
          <w:top w:w="124" w:type="dxa"/>
          <w:left w:w="98" w:type="dxa"/>
          <w:right w:w="77" w:type="dxa"/>
        </w:tblCellMar>
        <w:tblLook w:val="04A0" w:firstRow="1" w:lastRow="0" w:firstColumn="1" w:lastColumn="0" w:noHBand="0" w:noVBand="1"/>
      </w:tblPr>
      <w:tblGrid>
        <w:gridCol w:w="789"/>
        <w:gridCol w:w="2108"/>
        <w:gridCol w:w="2754"/>
        <w:gridCol w:w="3174"/>
        <w:gridCol w:w="1996"/>
        <w:gridCol w:w="1535"/>
        <w:gridCol w:w="1957"/>
        <w:gridCol w:w="1276"/>
      </w:tblGrid>
      <w:tr w:rsidR="00751B13" w:rsidRPr="00E93C9C" w14:paraId="0E44DA53" w14:textId="77777777" w:rsidTr="00AD6461">
        <w:trPr>
          <w:trHeight w:val="856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C320351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lastRenderedPageBreak/>
              <w:t>Tatap muka</w:t>
            </w:r>
          </w:p>
          <w:p w14:paraId="05B62401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--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78FEB38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mampuan</w:t>
            </w:r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akhir Sub</w:t>
            </w:r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CP-MK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73F874E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luasan (materi pembelajaran)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B368B82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Metode</w:t>
            </w:r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mbelajaran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692E1B5" w14:textId="77777777" w:rsidR="00EB3651" w:rsidRPr="00E93C9C" w:rsidRDefault="00356910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Estimasi Waktu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BE98A4F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Pengalaman Belajar Mhs*</w:t>
            </w: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96BE352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riteria dan</w:t>
            </w:r>
          </w:p>
          <w:p w14:paraId="1AFCACD7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Indikator</w:t>
            </w:r>
          </w:p>
          <w:p w14:paraId="6A7F64BB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nilaian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44855B7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obot</w:t>
            </w:r>
          </w:p>
          <w:p w14:paraId="560D2A04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nilaian</w:t>
            </w:r>
          </w:p>
          <w:p w14:paraId="5211C1CE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[%]</w:t>
            </w:r>
          </w:p>
        </w:tc>
      </w:tr>
      <w:tr w:rsidR="00751B13" w:rsidRPr="00E93C9C" w14:paraId="5C69DAF5" w14:textId="77777777" w:rsidTr="00AD6461">
        <w:trPr>
          <w:trHeight w:val="856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2785781" w14:textId="77777777" w:rsidR="00674FC6" w:rsidRPr="00674FC6" w:rsidRDefault="00674FC6" w:rsidP="00E93C9C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C1AFED" w14:textId="77777777" w:rsidR="00674FC6" w:rsidRPr="00674FC6" w:rsidRDefault="00F07705" w:rsidP="00F82B5C">
            <w:pPr>
              <w:spacing w:line="276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Mampu memahami </w:t>
            </w:r>
            <w:r>
              <w:rPr>
                <w:rFonts w:ascii="Times New Roman" w:eastAsia="Arial" w:hAnsi="Times New Roman" w:cs="Times New Roman"/>
                <w:sz w:val="24"/>
                <w:szCs w:val="24"/>
              </w:rPr>
              <w:t>persamaan garis dan bilangan.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A86FC8D" w14:textId="77777777" w:rsidR="00674FC6" w:rsidRPr="00674FC6" w:rsidRDefault="008747F3" w:rsidP="00F82B5C">
            <w:pPr>
              <w:spacing w:line="276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Sistem bilangan : bilangan real, aritmatika (perpangkatan), penyelesaian persamaan, sifat keterurutan dan penyelesaian pertidaksamaan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7939BD1" w14:textId="77777777" w:rsidR="000762BA" w:rsidRPr="00177964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54CD7EA9" w14:textId="77777777" w:rsidR="000762BA" w:rsidRPr="00177964" w:rsidRDefault="00177964" w:rsidP="00177964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tihan modul 1: persamaan garis dan fungsi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A80FC26" w14:textId="77777777" w:rsidR="00C62E4E" w:rsidRPr="00177964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1x2x50”]</w:t>
            </w:r>
          </w:p>
          <w:p w14:paraId="71562714" w14:textId="77777777" w:rsidR="00C62E4E" w:rsidRPr="00177964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1x2x60”]</w:t>
            </w:r>
          </w:p>
          <w:p w14:paraId="11260BFA" w14:textId="77777777" w:rsidR="000762BA" w:rsidRPr="00177964" w:rsidRDefault="00C62E4E" w:rsidP="00177964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1x2x6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BA623E6" w14:textId="77777777" w:rsidR="009D2B07" w:rsidRPr="00177964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2FBC2398" w14:textId="77777777" w:rsidR="00674FC6" w:rsidRPr="00177964" w:rsidRDefault="009D2B07" w:rsidP="00177964">
            <w:pPr>
              <w:pStyle w:val="ListParagraph"/>
              <w:numPr>
                <w:ilvl w:val="0"/>
                <w:numId w:val="21"/>
              </w:numPr>
              <w:spacing w:line="276" w:lineRule="auto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  <w:r w:rsidR="00E01720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 xml:space="preserve"> 1</w:t>
            </w: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FAE4D91" w14:textId="77777777" w:rsidR="00674FC6" w:rsidRPr="00177964" w:rsidRDefault="00177964" w:rsidP="00177964">
            <w:pPr>
              <w:spacing w:line="276" w:lineRule="auto"/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</w:pPr>
            <w:r w:rsidRPr="00177964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k</w:t>
            </w:r>
            <w:r w:rsidR="00983533" w:rsidRPr="00177964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 xml:space="preserve">etepatan </w:t>
            </w:r>
            <w:r w:rsidR="00E00A80" w:rsidRPr="00177964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me</w:t>
            </w:r>
            <w:r w:rsidRPr="00177964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mahami persamaan garis dan bilangan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CE29B3A" w14:textId="77777777" w:rsidR="00674FC6" w:rsidRPr="00E35265" w:rsidRDefault="00F33E4A" w:rsidP="00E93C9C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5</w:t>
            </w:r>
            <w:r w:rsidR="00713F40"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751B13" w:rsidRPr="00E93C9C" w14:paraId="423A3F8C" w14:textId="77777777" w:rsidTr="00AD6461">
        <w:trPr>
          <w:trHeight w:val="842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401CF81" w14:textId="77777777" w:rsidR="008871A6" w:rsidRPr="00255BC9" w:rsidRDefault="00F33E4A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2</w:t>
            </w:r>
            <w:r w:rsidR="00E31568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,3</w:t>
            </w:r>
          </w:p>
          <w:p w14:paraId="34827449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BB3E7FE" w14:textId="77777777" w:rsidR="00F82B5C" w:rsidRPr="00F82B5C" w:rsidRDefault="00F07705" w:rsidP="00F82B5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memahami macam-macam fungsi dan limit</w:t>
            </w:r>
          </w:p>
          <w:p w14:paraId="0FD7BC17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2577666" w14:textId="77777777" w:rsidR="008871A6" w:rsidRDefault="00876FDC" w:rsidP="00876FD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ungsi :</w:t>
            </w:r>
            <w:r w:rsidR="008747F3">
              <w:rPr>
                <w:rFonts w:ascii="Times New Roman" w:hAnsi="Times New Roman" w:cs="Times New Roman"/>
                <w:sz w:val="24"/>
                <w:szCs w:val="24"/>
              </w:rPr>
              <w:t xml:space="preserve"> fungsi linier, kuadratik, grafik fungsi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ifat-sifat fungsi (kontinyu, diskontinyu, diskrit)</w:t>
            </w:r>
          </w:p>
          <w:p w14:paraId="50662229" w14:textId="77777777" w:rsidR="00876FDC" w:rsidRDefault="00876FDC" w:rsidP="00876FD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396970" w14:textId="77777777" w:rsidR="00876FDC" w:rsidRPr="00E93C9C" w:rsidRDefault="00876FDC" w:rsidP="00876FD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mit : Kontinyuitas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A8EF921" w14:textId="77777777" w:rsidR="000762BA" w:rsidRPr="00DD5E95" w:rsidRDefault="000762BA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49F8422D" w14:textId="77777777" w:rsidR="00255BC9" w:rsidRPr="00DD5E95" w:rsidRDefault="00177964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njutan latihan modul 1: persamaan garis dan fungsi</w:t>
            </w:r>
            <w:r w:rsidR="00255BC9"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  <w:r w:rsidR="00D33B36"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</w:t>
            </w:r>
          </w:p>
          <w:p w14:paraId="540F945C" w14:textId="77777777" w:rsidR="000762BA" w:rsidRPr="00DD5E95" w:rsidRDefault="00177964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valuasi Modul 1</w:t>
            </w:r>
          </w:p>
          <w:p w14:paraId="74BB695B" w14:textId="77777777" w:rsidR="008871A6" w:rsidRPr="00DD5E95" w:rsidRDefault="008871A6" w:rsidP="00255BC9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4C5C364" w14:textId="77777777" w:rsidR="00F33E4A" w:rsidRPr="00DD5E95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1x2x50”]</w:t>
            </w:r>
          </w:p>
          <w:p w14:paraId="41E5AC91" w14:textId="77777777" w:rsidR="00F33E4A" w:rsidRPr="00DD5E95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1x2x60”]</w:t>
            </w:r>
          </w:p>
          <w:p w14:paraId="231A1D54" w14:textId="77777777" w:rsidR="002F2944" w:rsidRPr="00DD5E95" w:rsidRDefault="00F33E4A" w:rsidP="00177964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1x2x6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BE3F383" w14:textId="77777777" w:rsidR="009D2B07" w:rsidRPr="00DD5E95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3301B3D2" w14:textId="77777777" w:rsidR="009D2B07" w:rsidRPr="00DD5E95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D5E9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  <w:p w14:paraId="635C40D9" w14:textId="77777777" w:rsidR="008871A6" w:rsidRPr="00DD5E95" w:rsidRDefault="008871A6" w:rsidP="00177964">
            <w:pPr>
              <w:spacing w:line="276" w:lineRule="auto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530C28F" w14:textId="77777777" w:rsidR="008871A6" w:rsidRPr="00DD5E95" w:rsidRDefault="00983533" w:rsidP="00DD5E95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</w:pPr>
            <w:r w:rsidRPr="00DD5E9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 xml:space="preserve">Ketepatan </w:t>
            </w:r>
            <w:r w:rsidR="00E00A80" w:rsidRPr="00DD5E9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 xml:space="preserve">memahami </w:t>
            </w:r>
            <w:r w:rsidR="00DD5E95" w:rsidRPr="00DD5E9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>macam-macam fungsi dan limit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AA4E036" w14:textId="77777777" w:rsidR="008871A6" w:rsidRPr="00E35265" w:rsidRDefault="00E35265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sv-SE"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sv-SE" w:eastAsia="id-ID"/>
              </w:rPr>
              <w:t>10</w:t>
            </w:r>
            <w:r w:rsidR="008871A6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sv-SE" w:eastAsia="id-ID"/>
              </w:rPr>
              <w:t xml:space="preserve"> %</w:t>
            </w:r>
          </w:p>
        </w:tc>
      </w:tr>
      <w:tr w:rsidR="00E913A1" w:rsidRPr="00E93C9C" w14:paraId="414EBAA9" w14:textId="77777777" w:rsidTr="004927EE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FA4C616" w14:textId="77777777" w:rsidR="00E913A1" w:rsidRPr="00E93C9C" w:rsidRDefault="00E913A1" w:rsidP="004927EE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4,5</w:t>
            </w:r>
          </w:p>
          <w:p w14:paraId="7F5006DD" w14:textId="77777777" w:rsidR="00E913A1" w:rsidRPr="00E93C9C" w:rsidRDefault="00E913A1" w:rsidP="004927EE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3C245A6D" w14:textId="77777777" w:rsidR="00E913A1" w:rsidRPr="00E93C9C" w:rsidRDefault="00E913A1" w:rsidP="004927EE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59ADD11A" w14:textId="77777777" w:rsidR="00E913A1" w:rsidRPr="00E93C9C" w:rsidRDefault="00E913A1" w:rsidP="004927EE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C3BB38D" w14:textId="77777777" w:rsidR="00E913A1" w:rsidRPr="00E93C9C" w:rsidRDefault="00E913A1" w:rsidP="004927E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memahami bilangan kompleks</w:t>
            </w:r>
            <w:r w:rsidRPr="00E93C9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erta aplikasinya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96411A6" w14:textId="77777777" w:rsidR="00E913A1" w:rsidRPr="00E93C9C" w:rsidRDefault="00E913A1" w:rsidP="004927EE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>Bilangan kompleks : operasi bilangan kompleks (penjumlahan, perkalian, pembagian, perpangkatan), penarikan akar, fungsi kompleks, integral kompleks, teorema residu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F05D6A9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0E08E491" w14:textId="77777777" w:rsidR="00E913A1" w:rsidRPr="00357716" w:rsidRDefault="00E913A1" w:rsidP="00357716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tihan Modul 2 : sistem koodinat dan bilangan kompleks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63559FC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1x2x50”]</w:t>
            </w:r>
          </w:p>
          <w:p w14:paraId="47C9BAB7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1x2x60”]</w:t>
            </w:r>
          </w:p>
          <w:p w14:paraId="210CD1BA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1x2x6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3D69ED8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5B9888E0" w14:textId="77777777" w:rsidR="00E913A1" w:rsidRPr="00E35265" w:rsidRDefault="00E913A1" w:rsidP="004927EE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05C7F35D" w14:textId="77777777" w:rsidR="00E913A1" w:rsidRPr="00E35265" w:rsidRDefault="00E913A1" w:rsidP="004927EE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>Ketepatan menghitung bilangan kompleks</w:t>
            </w:r>
          </w:p>
          <w:p w14:paraId="62CFDF2B" w14:textId="77777777" w:rsidR="00E913A1" w:rsidRPr="00E35265" w:rsidRDefault="00E913A1" w:rsidP="004927EE">
            <w:pPr>
              <w:spacing w:line="276" w:lineRule="auto"/>
              <w:ind w:left="167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id-ID" w:eastAsia="id-ID"/>
              </w:rPr>
            </w:pP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B17127" w14:textId="77777777" w:rsidR="00E913A1" w:rsidRPr="00E35265" w:rsidRDefault="00357716" w:rsidP="004927EE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</w:t>
            </w:r>
            <w:r w:rsidR="00E913A1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751B13" w:rsidRPr="00E93C9C" w14:paraId="13638604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45BC8E7" w14:textId="77777777" w:rsidR="008871A6" w:rsidRPr="00E31568" w:rsidRDefault="00E913A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lastRenderedPageBreak/>
              <w:t>6</w:t>
            </w:r>
            <w:r w:rsidR="00E31568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,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7</w:t>
            </w:r>
          </w:p>
          <w:p w14:paraId="503701C9" w14:textId="77777777" w:rsidR="008871A6" w:rsidRPr="00E93C9C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694C5AE0" w14:textId="77777777" w:rsidR="008871A6" w:rsidRPr="00E93C9C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314741EE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5B91949" w14:textId="77777777" w:rsidR="008871A6" w:rsidRPr="00E93C9C" w:rsidRDefault="00F07705" w:rsidP="00F82B5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memahami sistem koordinat</w:t>
            </w:r>
            <w:r w:rsidRPr="00E93C9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90BC67B" w14:textId="77777777" w:rsidR="008871A6" w:rsidRPr="000908A4" w:rsidRDefault="0027693E" w:rsidP="000A7B8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stem Koordinat : Koordinat kartesian, polar, tabung dan bola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3CA4907" w14:textId="77777777" w:rsidR="000762BA" w:rsidRPr="00E35265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12608490" w14:textId="77777777" w:rsidR="008871A6" w:rsidRDefault="00E35265" w:rsidP="00E35265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tihan Modul 2 : sistem koodinat dan bilangan kompleks</w:t>
            </w:r>
          </w:p>
          <w:p w14:paraId="1BCA34D3" w14:textId="77777777" w:rsidR="00357716" w:rsidRPr="00E35265" w:rsidRDefault="00357716" w:rsidP="00E35265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valuasi Modul 2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7593215" w14:textId="77777777" w:rsidR="00C62E4E" w:rsidRPr="00E35265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</w:t>
            </w:r>
            <w:r w:rsidR="0010166F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TM:2</w:t>
            </w: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50”]</w:t>
            </w:r>
          </w:p>
          <w:p w14:paraId="73E328A4" w14:textId="77777777" w:rsidR="00C62E4E" w:rsidRPr="00E35265" w:rsidRDefault="0010166F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2</w:t>
            </w:r>
            <w:r w:rsidR="00C62E4E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60”]</w:t>
            </w:r>
          </w:p>
          <w:p w14:paraId="6C9B13B0" w14:textId="77777777" w:rsidR="00521860" w:rsidRPr="00E35265" w:rsidRDefault="0010166F" w:rsidP="00E35265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2</w:t>
            </w:r>
            <w:r w:rsidR="00C62E4E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6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44F2760" w14:textId="77777777" w:rsidR="009D2B07" w:rsidRPr="00E35265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3BA638A9" w14:textId="77777777" w:rsidR="008871A6" w:rsidRPr="00E35265" w:rsidRDefault="009D2B07" w:rsidP="00E35265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72D87A5E" w14:textId="77777777" w:rsidR="008871A6" w:rsidRPr="00E35265" w:rsidRDefault="00751B13" w:rsidP="00E35265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 xml:space="preserve">Ketepatan </w:t>
            </w:r>
            <w:r w:rsidR="00E35265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 xml:space="preserve">mengidentifikasi sistem koordinat 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5DB5338" w14:textId="77777777" w:rsidR="008871A6" w:rsidRPr="00E35265" w:rsidRDefault="0035771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0</w:t>
            </w:r>
            <w:r w:rsidR="008871A6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%</w:t>
            </w:r>
          </w:p>
          <w:p w14:paraId="7A147AE9" w14:textId="77777777" w:rsidR="008871A6" w:rsidRPr="00E35265" w:rsidRDefault="008871A6" w:rsidP="00E93C9C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  <w:p w14:paraId="7EBC2850" w14:textId="77777777" w:rsidR="008871A6" w:rsidRPr="00E35265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</w:tr>
      <w:tr w:rsidR="00E31568" w:rsidRPr="00E93C9C" w14:paraId="6F47311B" w14:textId="77777777" w:rsidTr="00217690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C191227" w14:textId="77777777" w:rsidR="00E31568" w:rsidRDefault="00E31568" w:rsidP="00217690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8DA660B" w14:textId="77777777" w:rsidR="00E31568" w:rsidRDefault="00E31568" w:rsidP="00217690">
            <w:pPr>
              <w:spacing w:line="276" w:lineRule="auto"/>
              <w:ind w:left="5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TS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D8981DA" w14:textId="77777777" w:rsidR="00E31568" w:rsidRPr="00E35265" w:rsidRDefault="00E35265" w:rsidP="00E35265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5</w:t>
            </w:r>
            <w:r w:rsidR="00E31568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E31568" w:rsidRPr="00E93C9C" w14:paraId="24886C31" w14:textId="77777777" w:rsidTr="00217690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933B965" w14:textId="77777777" w:rsidR="00E31568" w:rsidRPr="00E93C9C" w:rsidRDefault="00E31568" w:rsidP="00217690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05C1069" w14:textId="77777777" w:rsidR="00E31568" w:rsidRPr="00E93C9C" w:rsidRDefault="00E31568" w:rsidP="0021769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memahami dan menghitung dalam bentuk matriks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6EE793E" w14:textId="77777777" w:rsidR="00E31568" w:rsidRPr="00E93C9C" w:rsidRDefault="00E31568" w:rsidP="0021769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trik : tipe matrik, determinan, invers, transformasi dasar, solusi persamaan simultan, eigen value, eigen vector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5AE04FB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1001F9A3" w14:textId="77777777" w:rsidR="00E31568" w:rsidRPr="00E35265" w:rsidRDefault="00E35265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tihan Modul 3 : Matriks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6D29DA2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1x2x50”]</w:t>
            </w:r>
          </w:p>
          <w:p w14:paraId="48F62B44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1x2x60”]</w:t>
            </w:r>
          </w:p>
          <w:p w14:paraId="26E69A42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1x2x60”]</w:t>
            </w:r>
          </w:p>
          <w:p w14:paraId="77B8A58C" w14:textId="77777777" w:rsidR="00E31568" w:rsidRPr="00E35265" w:rsidRDefault="00E31568" w:rsidP="00E35265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1B3E852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6DE43A06" w14:textId="77777777" w:rsidR="00E31568" w:rsidRPr="00E35265" w:rsidRDefault="00E31568" w:rsidP="00217690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  <w:p w14:paraId="6792E6C6" w14:textId="77777777" w:rsidR="00E31568" w:rsidRPr="00E35265" w:rsidRDefault="00E31568" w:rsidP="00E35265">
            <w:pPr>
              <w:spacing w:line="276" w:lineRule="auto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9AC2EBF" w14:textId="77777777" w:rsidR="00E31568" w:rsidRPr="00E35265" w:rsidRDefault="00E31568" w:rsidP="00E35265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 xml:space="preserve">Ketepatan dalam </w:t>
            </w:r>
            <w:r w:rsidR="00E35265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val="en-ID" w:eastAsia="id-ID"/>
              </w:rPr>
              <w:t>operasi matriks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D8A0FAF" w14:textId="77777777" w:rsidR="00E31568" w:rsidRPr="00E35265" w:rsidRDefault="00E35265" w:rsidP="00217690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0</w:t>
            </w:r>
            <w:r w:rsidR="00E31568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</w:p>
        </w:tc>
      </w:tr>
      <w:tr w:rsidR="00751B13" w:rsidRPr="00E93C9C" w14:paraId="15526D21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0AB4F72" w14:textId="77777777" w:rsidR="00AD6CA6" w:rsidRPr="00E93C9C" w:rsidRDefault="00E31568" w:rsidP="00AD6CA6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0-12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713925E" w14:textId="77777777" w:rsidR="00F07705" w:rsidRPr="00F07705" w:rsidRDefault="00F07705" w:rsidP="00F077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07705">
              <w:rPr>
                <w:rFonts w:ascii="Times New Roman" w:hAnsi="Times New Roman" w:cs="Times New Roman"/>
                <w:sz w:val="24"/>
                <w:szCs w:val="24"/>
              </w:rPr>
              <w:t>Mampu memahami konsep differnsial dan aplikasinya dalam dunia instrumentasi</w:t>
            </w:r>
          </w:p>
          <w:p w14:paraId="74E304B3" w14:textId="77777777" w:rsidR="00AD6CA6" w:rsidRPr="00E93C9C" w:rsidRDefault="00AD6CA6" w:rsidP="00BC17B5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4383E17" w14:textId="77777777" w:rsidR="00AD6CA6" w:rsidRDefault="0027693E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Differensial : aturan pada differensial, turunan pada fungsi geometri, trigonometri, hiperbolikus dan siklometri</w:t>
            </w:r>
          </w:p>
          <w:p w14:paraId="3CB2C3F5" w14:textId="77777777" w:rsidR="0027693E" w:rsidRDefault="0027693E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</w:p>
          <w:p w14:paraId="31147269" w14:textId="77777777" w:rsidR="0027693E" w:rsidRPr="00BC17B5" w:rsidRDefault="0027693E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Aplikasi differensial dalam mekanika, elektrika, fluida dan termal.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875E8E7" w14:textId="77777777" w:rsidR="00EA1380" w:rsidRPr="00E35265" w:rsidRDefault="00EA1380" w:rsidP="00EA138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Kuliah</w:t>
            </w:r>
          </w:p>
          <w:p w14:paraId="5E74E00D" w14:textId="77777777" w:rsidR="00AD6CA6" w:rsidRDefault="00E35265" w:rsidP="004901B8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atihan Modul 4 : Differensial dan aplikasinya</w:t>
            </w:r>
          </w:p>
          <w:p w14:paraId="44C42F8F" w14:textId="77777777" w:rsidR="00357716" w:rsidRPr="00E35265" w:rsidRDefault="00357716" w:rsidP="004901B8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valuasi Modul 4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5615CD0" w14:textId="77777777" w:rsidR="00C62E4E" w:rsidRPr="00E35265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1x2x50”]</w:t>
            </w:r>
          </w:p>
          <w:p w14:paraId="7332658F" w14:textId="77777777" w:rsidR="00C62E4E" w:rsidRPr="00E35265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1x2x60”]</w:t>
            </w:r>
          </w:p>
          <w:p w14:paraId="6F6F2285" w14:textId="77777777" w:rsidR="00C62E4E" w:rsidRPr="00E35265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1x2x60”]</w:t>
            </w:r>
          </w:p>
          <w:p w14:paraId="158C4706" w14:textId="77777777" w:rsidR="00AD6CA6" w:rsidRPr="00E35265" w:rsidRDefault="00AD6CA6" w:rsidP="00E35265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18D6AA6" w14:textId="77777777" w:rsidR="009D2B07" w:rsidRPr="00E35265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6941485B" w14:textId="77777777" w:rsidR="009D2B07" w:rsidRPr="00E35265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  <w:p w14:paraId="0881B409" w14:textId="77777777" w:rsidR="00AD6CA6" w:rsidRPr="00E35265" w:rsidRDefault="00AD6CA6" w:rsidP="00E35265">
            <w:pPr>
              <w:spacing w:line="276" w:lineRule="auto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72E4831A" w14:textId="77777777" w:rsidR="00AD6CA6" w:rsidRPr="00E35265" w:rsidRDefault="00E35265" w:rsidP="00E35265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K</w:t>
            </w:r>
            <w:r w:rsidR="00751B13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e</w:t>
            </w:r>
            <w:r w:rsidR="00364D4E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tepatan</w:t>
            </w: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 xml:space="preserve"> menghitung dan mengaplikasikan differensial</w:t>
            </w:r>
            <w:r w:rsidR="00364D4E"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 xml:space="preserve"> 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3866160" w14:textId="77777777" w:rsidR="00AD6CA6" w:rsidRPr="00E35265" w:rsidRDefault="00E35265" w:rsidP="00AD6CA6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="00AD6CA6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%</w:t>
            </w:r>
          </w:p>
        </w:tc>
      </w:tr>
      <w:tr w:rsidR="00CF0F8D" w:rsidRPr="00E93C9C" w14:paraId="35FD276E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63148E2" w14:textId="77777777" w:rsidR="00CF0F8D" w:rsidRDefault="00E31568" w:rsidP="00E31568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3-15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BC5BAEC" w14:textId="77777777" w:rsidR="00CF0F8D" w:rsidRPr="000908A4" w:rsidRDefault="00F07705" w:rsidP="00BC17B5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memahami konsep integral dan aplikasinya dalam dunia instrumentasi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BA0F21B" w14:textId="77777777" w:rsidR="00CF0F8D" w:rsidRDefault="0027693E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Integral : definisi dan teknik integral, notasi sigma dan jumlah fungsi tak hingga</w:t>
            </w:r>
          </w:p>
          <w:p w14:paraId="1874F81D" w14:textId="77777777" w:rsidR="0027693E" w:rsidRDefault="0027693E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</w:p>
          <w:p w14:paraId="5A5F1F37" w14:textId="77777777" w:rsidR="0027693E" w:rsidRPr="00CF0F8D" w:rsidRDefault="0027693E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Aplikasi Integral : luas, panjang busur, kulit benda putar, volume benda putar, titik berat, momen inersia.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E3D610B" w14:textId="77777777" w:rsidR="00E35265" w:rsidRPr="00E35265" w:rsidRDefault="00E35265" w:rsidP="00E35265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Kuliah</w:t>
            </w:r>
          </w:p>
          <w:p w14:paraId="63C0913A" w14:textId="77777777" w:rsidR="00CF0F8D" w:rsidRDefault="00E35265" w:rsidP="00357716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Lanjutan latihan Modul </w:t>
            </w:r>
            <w:r w:rsidR="0035771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</w:t>
            </w: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: </w:t>
            </w:r>
            <w:r w:rsidR="00357716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Integral</w:t>
            </w: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dan aplikasinya </w:t>
            </w:r>
          </w:p>
          <w:p w14:paraId="6D903AAE" w14:textId="77777777" w:rsidR="00357716" w:rsidRPr="00E35265" w:rsidRDefault="00357716" w:rsidP="00357716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valuasi Modul 5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1281288" w14:textId="77777777" w:rsidR="00CF0F8D" w:rsidRPr="00E35265" w:rsidRDefault="0010166F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TM:2</w:t>
            </w:r>
            <w:r w:rsidR="00CF0F8D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50”]</w:t>
            </w:r>
          </w:p>
          <w:p w14:paraId="095BC5D9" w14:textId="77777777" w:rsidR="00CF0F8D" w:rsidRPr="00E35265" w:rsidRDefault="0010166F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T:2</w:t>
            </w:r>
            <w:r w:rsidR="00CF0F8D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60”]</w:t>
            </w:r>
          </w:p>
          <w:p w14:paraId="20C1D287" w14:textId="77777777" w:rsidR="00CF0F8D" w:rsidRPr="00E35265" w:rsidRDefault="0010166F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[BM:2</w:t>
            </w:r>
            <w:r w:rsidR="00CF0F8D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x2x60”]</w:t>
            </w:r>
          </w:p>
          <w:p w14:paraId="46B63D77" w14:textId="77777777" w:rsidR="00CF0F8D" w:rsidRPr="00E35265" w:rsidRDefault="00CF0F8D" w:rsidP="00E35265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860CF74" w14:textId="77777777" w:rsidR="00CF0F8D" w:rsidRPr="00E35265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Diskusi</w:t>
            </w:r>
          </w:p>
          <w:p w14:paraId="15036B16" w14:textId="77777777" w:rsidR="00CF0F8D" w:rsidRPr="00E35265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eastAsia="Arial" w:hAnsi="Times New Roman" w:cs="Times New Roman"/>
                <w:color w:val="auto"/>
                <w:sz w:val="24"/>
                <w:szCs w:val="24"/>
              </w:rPr>
              <w:t>Tugas</w:t>
            </w:r>
          </w:p>
          <w:p w14:paraId="3F2FEB95" w14:textId="77777777" w:rsidR="00CF0F8D" w:rsidRPr="00E35265" w:rsidRDefault="00CF0F8D" w:rsidP="00E35265">
            <w:pPr>
              <w:pStyle w:val="ListParagraph"/>
              <w:spacing w:line="276" w:lineRule="auto"/>
              <w:ind w:left="138"/>
              <w:jc w:val="both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2C6D7CA3" w14:textId="77777777" w:rsidR="00CF0F8D" w:rsidRPr="00E35265" w:rsidRDefault="00E35265" w:rsidP="00364D4E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</w:pPr>
            <w:r w:rsidRPr="00E35265">
              <w:rPr>
                <w:rFonts w:ascii="Times New Roman" w:hAnsi="Times New Roman" w:cs="Times New Roman"/>
                <w:bCs/>
                <w:color w:val="auto"/>
                <w:sz w:val="24"/>
                <w:szCs w:val="24"/>
                <w:lang w:eastAsia="id-ID"/>
              </w:rPr>
              <w:t>Ketepatan menghitung dan mengaplikasikan integral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F5333F5" w14:textId="77777777" w:rsidR="00CF0F8D" w:rsidRPr="00E35265" w:rsidRDefault="00E35265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="00996FBB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</w:t>
            </w:r>
            <w:r w:rsidR="00CF0F8D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%</w:t>
            </w:r>
            <w:r w:rsidR="007766DD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 </w:t>
            </w:r>
          </w:p>
        </w:tc>
      </w:tr>
      <w:tr w:rsidR="0010166F" w:rsidRPr="00E93C9C" w14:paraId="1587FB00" w14:textId="77777777" w:rsidTr="0010166F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BDE7051" w14:textId="77777777" w:rsidR="0010166F" w:rsidRDefault="00E31568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F87A699" w14:textId="77777777" w:rsidR="0010166F" w:rsidRDefault="00E31568" w:rsidP="0010166F">
            <w:pPr>
              <w:spacing w:line="276" w:lineRule="auto"/>
              <w:ind w:left="5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valuasi Akhir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20F06E4" w14:textId="77777777" w:rsidR="0010166F" w:rsidRPr="00E35265" w:rsidRDefault="00E35265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</w:t>
            </w:r>
            <w:r w:rsidR="00996FBB" w:rsidRPr="00E35265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5%</w:t>
            </w:r>
          </w:p>
        </w:tc>
      </w:tr>
    </w:tbl>
    <w:p w14:paraId="1CB4DBE3" w14:textId="77777777" w:rsidR="00EB3651" w:rsidRPr="00E93C9C" w:rsidRDefault="00EB3651" w:rsidP="00E93C9C">
      <w:pPr>
        <w:spacing w:after="30" w:line="276" w:lineRule="auto"/>
        <w:ind w:left="10" w:right="39" w:hanging="10"/>
        <w:jc w:val="both"/>
        <w:rPr>
          <w:rFonts w:ascii="Times New Roman" w:eastAsia="Arial" w:hAnsi="Times New Roman" w:cs="Times New Roman"/>
          <w:sz w:val="24"/>
          <w:szCs w:val="24"/>
        </w:rPr>
      </w:pPr>
    </w:p>
    <w:p w14:paraId="61645660" w14:textId="77777777" w:rsidR="00E93C9C" w:rsidRDefault="00E93C9C">
      <w:pPr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br w:type="page"/>
      </w:r>
    </w:p>
    <w:p w14:paraId="61528294" w14:textId="3D2ADE23" w:rsidR="00EB3651" w:rsidRPr="00E93C9C" w:rsidRDefault="00EB3651" w:rsidP="00E93C9C">
      <w:pPr>
        <w:spacing w:after="30" w:line="276" w:lineRule="auto"/>
        <w:ind w:left="10" w:right="39" w:hanging="10"/>
        <w:jc w:val="both"/>
        <w:rPr>
          <w:rFonts w:ascii="Times New Roman" w:hAnsi="Times New Roman" w:cs="Times New Roman"/>
          <w:sz w:val="24"/>
          <w:szCs w:val="24"/>
        </w:rPr>
      </w:pPr>
      <w:r w:rsidRPr="00E93C9C">
        <w:rPr>
          <w:rFonts w:ascii="Times New Roman" w:eastAsia="Arial" w:hAnsi="Times New Roman" w:cs="Times New Roman"/>
          <w:sz w:val="24"/>
          <w:szCs w:val="24"/>
        </w:rPr>
        <w:lastRenderedPageBreak/>
        <w:t>PUSTAKA</w:t>
      </w:r>
      <w:r w:rsidR="00D277FE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Pr="00E93C9C">
        <w:rPr>
          <w:rFonts w:ascii="Times New Roman" w:eastAsia="Arial" w:hAnsi="Times New Roman" w:cs="Times New Roman"/>
          <w:sz w:val="24"/>
          <w:szCs w:val="24"/>
        </w:rPr>
        <w:t xml:space="preserve">: </w:t>
      </w:r>
    </w:p>
    <w:p w14:paraId="35686293" w14:textId="77777777" w:rsidR="0061073B" w:rsidRPr="00D277FE" w:rsidRDefault="0061073B" w:rsidP="0061073B">
      <w:pPr>
        <w:widowControl w:val="0"/>
        <w:autoSpaceDE w:val="0"/>
        <w:autoSpaceDN w:val="0"/>
        <w:adjustRightInd w:val="0"/>
        <w:spacing w:after="40"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 w:rsidRPr="00D277FE">
        <w:rPr>
          <w:rFonts w:ascii="Times New Roman" w:hAnsi="Times New Roman" w:cs="Times New Roman"/>
          <w:color w:val="FF0000"/>
          <w:sz w:val="24"/>
          <w:szCs w:val="24"/>
          <w:lang w:val="id-ID"/>
        </w:rPr>
        <w:fldChar w:fldCharType="begin" w:fldLock="1"/>
      </w:r>
      <w:r w:rsidRPr="00D277FE">
        <w:rPr>
          <w:rFonts w:ascii="Times New Roman" w:hAnsi="Times New Roman" w:cs="Times New Roman"/>
          <w:color w:val="FF0000"/>
          <w:sz w:val="24"/>
          <w:szCs w:val="24"/>
          <w:lang w:val="id-ID"/>
        </w:rPr>
        <w:instrText xml:space="preserve">ADDIN Mendeley Bibliography CSL_BIBLIOGRAPHY </w:instrText>
      </w:r>
      <w:r w:rsidRPr="00D277FE">
        <w:rPr>
          <w:rFonts w:ascii="Times New Roman" w:hAnsi="Times New Roman" w:cs="Times New Roman"/>
          <w:color w:val="FF0000"/>
          <w:sz w:val="24"/>
          <w:szCs w:val="24"/>
          <w:lang w:val="id-ID"/>
        </w:rPr>
        <w:fldChar w:fldCharType="separate"/>
      </w:r>
      <w:r w:rsidRPr="00D277FE">
        <w:rPr>
          <w:rFonts w:ascii="Times New Roman" w:hAnsi="Times New Roman" w:cs="Times New Roman"/>
          <w:noProof/>
          <w:color w:val="auto"/>
          <w:sz w:val="24"/>
          <w:szCs w:val="24"/>
        </w:rPr>
        <w:t>[1]</w:t>
      </w:r>
      <w:r w:rsidRPr="00D277FE">
        <w:rPr>
          <w:rFonts w:ascii="Times New Roman" w:hAnsi="Times New Roman" w:cs="Times New Roman"/>
          <w:noProof/>
          <w:color w:val="FF0000"/>
          <w:sz w:val="24"/>
          <w:szCs w:val="24"/>
        </w:rPr>
        <w:tab/>
      </w:r>
      <w:r w:rsidR="00D277FE" w:rsidRPr="00D277FE">
        <w:rPr>
          <w:rFonts w:ascii="Times New Roman" w:hAnsi="Times New Roman" w:cs="Times New Roman"/>
          <w:sz w:val="24"/>
          <w:szCs w:val="24"/>
        </w:rPr>
        <w:t>Purcell, J.E. and Rignon, “</w:t>
      </w:r>
      <w:r w:rsidR="00D277FE" w:rsidRPr="00D277FE">
        <w:rPr>
          <w:rFonts w:ascii="Times New Roman" w:hAnsi="Times New Roman" w:cs="Times New Roman"/>
          <w:i/>
          <w:sz w:val="24"/>
          <w:szCs w:val="24"/>
        </w:rPr>
        <w:t>Calculus</w:t>
      </w:r>
      <w:r w:rsidR="00D277FE" w:rsidRPr="00D277FE">
        <w:rPr>
          <w:rFonts w:ascii="Times New Roman" w:hAnsi="Times New Roman" w:cs="Times New Roman"/>
          <w:sz w:val="24"/>
          <w:szCs w:val="24"/>
        </w:rPr>
        <w:t>, 8th ed.”, Prentice Hall, 2000.</w:t>
      </w:r>
    </w:p>
    <w:p w14:paraId="009A7015" w14:textId="77777777" w:rsidR="00D277FE" w:rsidRPr="00D277FE" w:rsidRDefault="00D277FE" w:rsidP="00D277FE">
      <w:pPr>
        <w:widowControl w:val="0"/>
        <w:autoSpaceDE w:val="0"/>
        <w:autoSpaceDN w:val="0"/>
        <w:adjustRightInd w:val="0"/>
        <w:spacing w:after="40"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 w:rsidRPr="00D277FE">
        <w:rPr>
          <w:rFonts w:ascii="Times New Roman" w:hAnsi="Times New Roman" w:cs="Times New Roman"/>
          <w:sz w:val="24"/>
          <w:szCs w:val="24"/>
        </w:rPr>
        <w:t xml:space="preserve">[2] </w:t>
      </w:r>
      <w:r w:rsidR="0061073B" w:rsidRPr="00D277FE">
        <w:rPr>
          <w:rFonts w:ascii="Times New Roman" w:hAnsi="Times New Roman" w:cs="Times New Roman"/>
          <w:color w:val="FF0000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color w:val="FF0000"/>
          <w:sz w:val="24"/>
          <w:szCs w:val="24"/>
        </w:rPr>
        <w:tab/>
      </w:r>
      <w:r w:rsidRPr="00D277FE">
        <w:rPr>
          <w:rFonts w:ascii="Times New Roman" w:hAnsi="Times New Roman" w:cs="Times New Roman"/>
          <w:sz w:val="24"/>
          <w:szCs w:val="24"/>
        </w:rPr>
        <w:t>Thomas, G., “</w:t>
      </w:r>
      <w:r w:rsidRPr="00D277FE">
        <w:rPr>
          <w:rFonts w:ascii="Times New Roman" w:hAnsi="Times New Roman" w:cs="Times New Roman"/>
          <w:i/>
          <w:sz w:val="24"/>
          <w:szCs w:val="24"/>
        </w:rPr>
        <w:t>Calculus”</w:t>
      </w:r>
      <w:r w:rsidRPr="00D277FE">
        <w:rPr>
          <w:rFonts w:ascii="Times New Roman" w:hAnsi="Times New Roman" w:cs="Times New Roman"/>
          <w:sz w:val="24"/>
          <w:szCs w:val="24"/>
        </w:rPr>
        <w:t>, Pearson Addison and Wesley, 2005.</w:t>
      </w:r>
    </w:p>
    <w:p w14:paraId="3FCA7E77" w14:textId="77777777" w:rsidR="0061073B" w:rsidRDefault="0061073B" w:rsidP="00E9228B">
      <w:pPr>
        <w:spacing w:after="30" w:line="276" w:lineRule="auto"/>
        <w:ind w:left="10" w:right="39" w:hanging="1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66274D8" w14:textId="77777777" w:rsidR="00EB3651" w:rsidRPr="00E93C9C" w:rsidRDefault="00EB3651" w:rsidP="00E9228B">
      <w:pPr>
        <w:spacing w:after="30" w:line="276" w:lineRule="auto"/>
        <w:ind w:left="10" w:right="39" w:hanging="10"/>
        <w:jc w:val="both"/>
        <w:rPr>
          <w:rFonts w:ascii="Times New Roman" w:hAnsi="Times New Roman" w:cs="Times New Roman"/>
          <w:sz w:val="24"/>
          <w:szCs w:val="24"/>
        </w:rPr>
      </w:pPr>
      <w:r w:rsidRPr="00E93C9C">
        <w:rPr>
          <w:rFonts w:ascii="Times New Roman" w:eastAsia="Arial" w:hAnsi="Times New Roman" w:cs="Times New Roman"/>
          <w:sz w:val="24"/>
          <w:szCs w:val="24"/>
        </w:rPr>
        <w:t xml:space="preserve">Catatan: </w:t>
      </w:r>
    </w:p>
    <w:p w14:paraId="1A297111" w14:textId="77777777" w:rsidR="00EB3651" w:rsidRPr="00E93C9C" w:rsidRDefault="00EB3651" w:rsidP="00E93C9C">
      <w:pPr>
        <w:spacing w:after="0" w:line="276" w:lineRule="auto"/>
        <w:rPr>
          <w:rFonts w:ascii="Times New Roman" w:eastAsia="Arial" w:hAnsi="Times New Roman" w:cs="Times New Roman"/>
          <w:sz w:val="24"/>
          <w:szCs w:val="24"/>
        </w:rPr>
      </w:pPr>
      <w:r w:rsidRPr="00E93C9C">
        <w:rPr>
          <w:rFonts w:ascii="Times New Roman" w:eastAsia="Arial" w:hAnsi="Times New Roman" w:cs="Times New Roman"/>
          <w:sz w:val="24"/>
          <w:szCs w:val="24"/>
        </w:rPr>
        <w:t>* Presentasi, tugas, diskusi, quiz, praktikum lab</w:t>
      </w:r>
    </w:p>
    <w:p w14:paraId="42E3508C" w14:textId="77777777" w:rsidR="00984DFF" w:rsidRPr="00E93C9C" w:rsidRDefault="00AF6B10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1 sks </w:t>
      </w:r>
      <w:r>
        <w:rPr>
          <w:rFonts w:ascii="Times New Roman" w:hAnsi="Times New Roman" w:cs="Times New Roman"/>
          <w:sz w:val="24"/>
          <w:szCs w:val="24"/>
          <w:lang w:val="id-ID"/>
        </w:rPr>
        <w:tab/>
        <w:t xml:space="preserve">= (50” TM + </w:t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0” BT + </w:t>
      </w:r>
      <w:r>
        <w:rPr>
          <w:rFonts w:ascii="Times New Roman" w:hAnsi="Times New Roman" w:cs="Times New Roman"/>
          <w:sz w:val="24"/>
          <w:szCs w:val="24"/>
        </w:rPr>
        <w:t>6</w:t>
      </w:r>
      <w:r w:rsidR="00984DFF" w:rsidRPr="00E93C9C">
        <w:rPr>
          <w:rFonts w:ascii="Times New Roman" w:hAnsi="Times New Roman" w:cs="Times New Roman"/>
          <w:sz w:val="24"/>
          <w:szCs w:val="24"/>
          <w:lang w:val="id-ID"/>
        </w:rPr>
        <w:t>0” BM)/Minggu</w:t>
      </w:r>
    </w:p>
    <w:p w14:paraId="2595ED9E" w14:textId="77777777" w:rsidR="00984DFF" w:rsidRPr="00E93C9C" w:rsidRDefault="00984DFF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E93C9C">
        <w:rPr>
          <w:rFonts w:ascii="Times New Roman" w:hAnsi="Times New Roman" w:cs="Times New Roman"/>
          <w:sz w:val="24"/>
          <w:szCs w:val="24"/>
          <w:lang w:val="id-ID"/>
        </w:rPr>
        <w:t xml:space="preserve">TM </w:t>
      </w:r>
      <w:r w:rsidRPr="00E93C9C">
        <w:rPr>
          <w:rFonts w:ascii="Times New Roman" w:hAnsi="Times New Roman" w:cs="Times New Roman"/>
          <w:sz w:val="24"/>
          <w:szCs w:val="24"/>
          <w:lang w:val="id-ID"/>
        </w:rPr>
        <w:tab/>
        <w:t>= Tatap Muka (Kuliah)</w:t>
      </w:r>
    </w:p>
    <w:p w14:paraId="03C98950" w14:textId="77777777" w:rsidR="00984DFF" w:rsidRPr="00E93C9C" w:rsidRDefault="00984DFF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E93C9C">
        <w:rPr>
          <w:rFonts w:ascii="Times New Roman" w:hAnsi="Times New Roman" w:cs="Times New Roman"/>
          <w:sz w:val="24"/>
          <w:szCs w:val="24"/>
          <w:lang w:val="id-ID"/>
        </w:rPr>
        <w:t xml:space="preserve">BT </w:t>
      </w:r>
      <w:r w:rsidRPr="00E93C9C">
        <w:rPr>
          <w:rFonts w:ascii="Times New Roman" w:hAnsi="Times New Roman" w:cs="Times New Roman"/>
          <w:sz w:val="24"/>
          <w:szCs w:val="24"/>
          <w:lang w:val="id-ID"/>
        </w:rPr>
        <w:tab/>
        <w:t>= Belajar Terstruktur.</w:t>
      </w:r>
    </w:p>
    <w:p w14:paraId="65A57D67" w14:textId="77777777" w:rsidR="00984DFF" w:rsidRPr="00E93C9C" w:rsidRDefault="00E93C9C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93C9C">
        <w:rPr>
          <w:rFonts w:ascii="Times New Roman" w:hAnsi="Times New Roman" w:cs="Times New Roman"/>
          <w:sz w:val="24"/>
          <w:szCs w:val="24"/>
        </w:rPr>
        <w:t xml:space="preserve">BM </w:t>
      </w:r>
      <w:r w:rsidRPr="00E93C9C">
        <w:rPr>
          <w:rFonts w:ascii="Times New Roman" w:hAnsi="Times New Roman" w:cs="Times New Roman"/>
          <w:sz w:val="24"/>
          <w:szCs w:val="24"/>
        </w:rPr>
        <w:tab/>
        <w:t>= Belajar Mandir</w:t>
      </w:r>
      <w:r w:rsidR="007F622C">
        <w:rPr>
          <w:rFonts w:ascii="Times New Roman" w:hAnsi="Times New Roman" w:cs="Times New Roman"/>
          <w:sz w:val="24"/>
          <w:szCs w:val="24"/>
        </w:rPr>
        <w:t>i</w:t>
      </w:r>
    </w:p>
    <w:sectPr w:rsidR="00984DFF" w:rsidRPr="00E93C9C" w:rsidSect="00E93C9C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4504FCE" w14:textId="77777777" w:rsidR="000D366E" w:rsidRDefault="000D366E" w:rsidP="00E93C9C">
      <w:pPr>
        <w:spacing w:after="0" w:line="240" w:lineRule="auto"/>
      </w:pPr>
      <w:r>
        <w:separator/>
      </w:r>
    </w:p>
  </w:endnote>
  <w:endnote w:type="continuationSeparator" w:id="0">
    <w:p w14:paraId="79B04FDD" w14:textId="77777777" w:rsidR="000D366E" w:rsidRDefault="000D366E" w:rsidP="00E93C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ell MT"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3F73D7B" w14:textId="77777777" w:rsidR="000D366E" w:rsidRDefault="000D366E" w:rsidP="00E93C9C">
      <w:pPr>
        <w:spacing w:after="0" w:line="240" w:lineRule="auto"/>
      </w:pPr>
      <w:r>
        <w:separator/>
      </w:r>
    </w:p>
  </w:footnote>
  <w:footnote w:type="continuationSeparator" w:id="0">
    <w:p w14:paraId="23EB411E" w14:textId="77777777" w:rsidR="000D366E" w:rsidRDefault="000D366E" w:rsidP="00E93C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B389B2" w14:textId="77777777" w:rsidR="00BC17B5" w:rsidRDefault="00BC17B5" w:rsidP="00E93C9C">
    <w:pPr>
      <w:pStyle w:val="Header"/>
      <w:jc w:val="right"/>
      <w:rPr>
        <w:i/>
      </w:rPr>
    </w:pPr>
    <w:r w:rsidRPr="00E93C9C">
      <w:rPr>
        <w:i/>
      </w:rPr>
      <w:t xml:space="preserve">Rencana Pembelajaran Semester </w:t>
    </w:r>
  </w:p>
  <w:p w14:paraId="77B673E3" w14:textId="77777777" w:rsidR="00BC17B5" w:rsidRPr="00E93C9C" w:rsidRDefault="00BC17B5" w:rsidP="00E93C9C">
    <w:pPr>
      <w:pStyle w:val="Header"/>
      <w:jc w:val="right"/>
      <w:rPr>
        <w:i/>
      </w:rPr>
    </w:pPr>
    <w:r>
      <w:rPr>
        <w:i/>
      </w:rPr>
      <w:t xml:space="preserve">Program Studi Sarjana Terapan </w:t>
    </w:r>
    <w:r w:rsidR="00237784">
      <w:rPr>
        <w:i/>
      </w:rPr>
      <w:t xml:space="preserve">Teknologi </w:t>
    </w:r>
    <w:r>
      <w:rPr>
        <w:i/>
      </w:rPr>
      <w:t>Rekayasa Instrumentasi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4548F5"/>
    <w:multiLevelType w:val="hybridMultilevel"/>
    <w:tmpl w:val="8590618C"/>
    <w:lvl w:ilvl="0" w:tplc="C12AE9A0">
      <w:start w:val="1"/>
      <w:numFmt w:val="decimal"/>
      <w:lvlText w:val="%1."/>
      <w:lvlJc w:val="left"/>
      <w:pPr>
        <w:ind w:left="84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" w15:restartNumberingAfterBreak="0">
    <w:nsid w:val="083F0F4E"/>
    <w:multiLevelType w:val="hybridMultilevel"/>
    <w:tmpl w:val="618EE2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C103C0"/>
    <w:multiLevelType w:val="hybridMultilevel"/>
    <w:tmpl w:val="145A46A4"/>
    <w:lvl w:ilvl="0" w:tplc="C91CC38C">
      <w:start w:val="1"/>
      <w:numFmt w:val="decimal"/>
      <w:lvlText w:val="%1."/>
      <w:lvlJc w:val="left"/>
      <w:pPr>
        <w:tabs>
          <w:tab w:val="num" w:pos="734"/>
        </w:tabs>
        <w:ind w:left="73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0EE76D9E"/>
    <w:multiLevelType w:val="hybridMultilevel"/>
    <w:tmpl w:val="8590618C"/>
    <w:lvl w:ilvl="0" w:tplc="C12AE9A0">
      <w:start w:val="1"/>
      <w:numFmt w:val="decimal"/>
      <w:lvlText w:val="%1."/>
      <w:lvlJc w:val="left"/>
      <w:pPr>
        <w:ind w:left="84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" w15:restartNumberingAfterBreak="0">
    <w:nsid w:val="164F1A53"/>
    <w:multiLevelType w:val="hybridMultilevel"/>
    <w:tmpl w:val="E4D4321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B96E3C"/>
    <w:multiLevelType w:val="hybridMultilevel"/>
    <w:tmpl w:val="8590618C"/>
    <w:lvl w:ilvl="0" w:tplc="C12AE9A0">
      <w:start w:val="1"/>
      <w:numFmt w:val="decimal"/>
      <w:lvlText w:val="%1."/>
      <w:lvlJc w:val="left"/>
      <w:pPr>
        <w:ind w:left="84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27E819F0"/>
    <w:multiLevelType w:val="hybridMultilevel"/>
    <w:tmpl w:val="3C1A0466"/>
    <w:lvl w:ilvl="0" w:tplc="22B4D1CA">
      <w:start w:val="1"/>
      <w:numFmt w:val="decimal"/>
      <w:lvlText w:val="%1."/>
      <w:lvlJc w:val="left"/>
      <w:pPr>
        <w:ind w:left="751" w:hanging="360"/>
      </w:pPr>
      <w:rPr>
        <w:rFonts w:asciiTheme="minorHAnsi" w:hAnsiTheme="minorHAnsi" w:cs="Arial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2CE15CB0"/>
    <w:multiLevelType w:val="hybridMultilevel"/>
    <w:tmpl w:val="441C4608"/>
    <w:lvl w:ilvl="0" w:tplc="148227EA">
      <w:start w:val="1"/>
      <w:numFmt w:val="decimal"/>
      <w:lvlText w:val="%1."/>
      <w:lvlJc w:val="left"/>
      <w:pPr>
        <w:ind w:left="691" w:hanging="360"/>
      </w:pPr>
      <w:rPr>
        <w:rFonts w:asciiTheme="minorHAnsi" w:hAnsiTheme="minorHAnsi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11" w:hanging="360"/>
      </w:pPr>
    </w:lvl>
    <w:lvl w:ilvl="2" w:tplc="0409001B" w:tentative="1">
      <w:start w:val="1"/>
      <w:numFmt w:val="lowerRoman"/>
      <w:lvlText w:val="%3."/>
      <w:lvlJc w:val="right"/>
      <w:pPr>
        <w:ind w:left="2131" w:hanging="180"/>
      </w:pPr>
    </w:lvl>
    <w:lvl w:ilvl="3" w:tplc="0409000F" w:tentative="1">
      <w:start w:val="1"/>
      <w:numFmt w:val="decimal"/>
      <w:lvlText w:val="%4."/>
      <w:lvlJc w:val="left"/>
      <w:pPr>
        <w:ind w:left="2851" w:hanging="360"/>
      </w:pPr>
    </w:lvl>
    <w:lvl w:ilvl="4" w:tplc="04090019" w:tentative="1">
      <w:start w:val="1"/>
      <w:numFmt w:val="lowerLetter"/>
      <w:lvlText w:val="%5."/>
      <w:lvlJc w:val="left"/>
      <w:pPr>
        <w:ind w:left="3571" w:hanging="360"/>
      </w:pPr>
    </w:lvl>
    <w:lvl w:ilvl="5" w:tplc="0409001B" w:tentative="1">
      <w:start w:val="1"/>
      <w:numFmt w:val="lowerRoman"/>
      <w:lvlText w:val="%6."/>
      <w:lvlJc w:val="right"/>
      <w:pPr>
        <w:ind w:left="4291" w:hanging="180"/>
      </w:pPr>
    </w:lvl>
    <w:lvl w:ilvl="6" w:tplc="0409000F" w:tentative="1">
      <w:start w:val="1"/>
      <w:numFmt w:val="decimal"/>
      <w:lvlText w:val="%7."/>
      <w:lvlJc w:val="left"/>
      <w:pPr>
        <w:ind w:left="5011" w:hanging="360"/>
      </w:pPr>
    </w:lvl>
    <w:lvl w:ilvl="7" w:tplc="04090019" w:tentative="1">
      <w:start w:val="1"/>
      <w:numFmt w:val="lowerLetter"/>
      <w:lvlText w:val="%8."/>
      <w:lvlJc w:val="left"/>
      <w:pPr>
        <w:ind w:left="5731" w:hanging="360"/>
      </w:pPr>
    </w:lvl>
    <w:lvl w:ilvl="8" w:tplc="0409001B" w:tentative="1">
      <w:start w:val="1"/>
      <w:numFmt w:val="lowerRoman"/>
      <w:lvlText w:val="%9."/>
      <w:lvlJc w:val="right"/>
      <w:pPr>
        <w:ind w:left="6451" w:hanging="180"/>
      </w:pPr>
    </w:lvl>
  </w:abstractNum>
  <w:abstractNum w:abstractNumId="8" w15:restartNumberingAfterBreak="0">
    <w:nsid w:val="2DCD4914"/>
    <w:multiLevelType w:val="hybridMultilevel"/>
    <w:tmpl w:val="3F9A594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9B35A2"/>
    <w:multiLevelType w:val="hybridMultilevel"/>
    <w:tmpl w:val="78D045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006A47"/>
    <w:multiLevelType w:val="hybridMultilevel"/>
    <w:tmpl w:val="C33ECE5E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E158E4"/>
    <w:multiLevelType w:val="hybridMultilevel"/>
    <w:tmpl w:val="BB1E2216"/>
    <w:lvl w:ilvl="0" w:tplc="0421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70D0703"/>
    <w:multiLevelType w:val="hybridMultilevel"/>
    <w:tmpl w:val="66AC66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9992E30"/>
    <w:multiLevelType w:val="hybridMultilevel"/>
    <w:tmpl w:val="7E66811A"/>
    <w:lvl w:ilvl="0" w:tplc="FF3AFC7E">
      <w:start w:val="1"/>
      <w:numFmt w:val="lowerLetter"/>
      <w:lvlText w:val="%1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1" w:tplc="E5822AB2">
      <w:start w:val="1"/>
      <w:numFmt w:val="decimal"/>
      <w:lvlText w:val="%2."/>
      <w:lvlJc w:val="left"/>
      <w:pPr>
        <w:tabs>
          <w:tab w:val="num" w:pos="1440"/>
        </w:tabs>
        <w:ind w:left="1512" w:hanging="432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4B037AA1"/>
    <w:multiLevelType w:val="hybridMultilevel"/>
    <w:tmpl w:val="96D86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BC914D7"/>
    <w:multiLevelType w:val="hybridMultilevel"/>
    <w:tmpl w:val="B8FC3BCE"/>
    <w:lvl w:ilvl="0" w:tplc="320454C8"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2217914"/>
    <w:multiLevelType w:val="hybridMultilevel"/>
    <w:tmpl w:val="18585870"/>
    <w:lvl w:ilvl="0" w:tplc="72C0D2BC">
      <w:start w:val="1"/>
      <w:numFmt w:val="bullet"/>
      <w:lvlText w:val="▪"/>
      <w:lvlJc w:val="left"/>
      <w:pPr>
        <w:ind w:left="1500" w:hanging="360"/>
      </w:pPr>
      <w:rPr>
        <w:rFonts w:ascii="Bell MT" w:eastAsia="Bell MT" w:hAnsi="Bell MT" w:cs="Bell MT" w:hint="default"/>
        <w:b w:val="0"/>
        <w:i w:val="0"/>
        <w:strike w:val="0"/>
        <w:dstrike w:val="0"/>
        <w:color w:val="000000"/>
        <w:sz w:val="26"/>
        <w:szCs w:val="26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7" w15:restartNumberingAfterBreak="0">
    <w:nsid w:val="5743794B"/>
    <w:multiLevelType w:val="hybridMultilevel"/>
    <w:tmpl w:val="F9E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19D0A22"/>
    <w:multiLevelType w:val="hybridMultilevel"/>
    <w:tmpl w:val="8590618C"/>
    <w:lvl w:ilvl="0" w:tplc="C12AE9A0">
      <w:start w:val="1"/>
      <w:numFmt w:val="decimal"/>
      <w:lvlText w:val="%1."/>
      <w:lvlJc w:val="left"/>
      <w:pPr>
        <w:ind w:left="84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9" w15:restartNumberingAfterBreak="0">
    <w:nsid w:val="6558404A"/>
    <w:multiLevelType w:val="singleLevel"/>
    <w:tmpl w:val="9762325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Cambria" w:eastAsia="Times New Roman" w:hAnsi="Cambria" w:cs="Times New Roman"/>
      </w:rPr>
    </w:lvl>
  </w:abstractNum>
  <w:abstractNum w:abstractNumId="20" w15:restartNumberingAfterBreak="0">
    <w:nsid w:val="6D7A3FDD"/>
    <w:multiLevelType w:val="hybridMultilevel"/>
    <w:tmpl w:val="A1164D20"/>
    <w:lvl w:ilvl="0" w:tplc="C91CC38C">
      <w:start w:val="1"/>
      <w:numFmt w:val="decimal"/>
      <w:lvlText w:val="%1."/>
      <w:lvlJc w:val="left"/>
      <w:pPr>
        <w:tabs>
          <w:tab w:val="num" w:pos="734"/>
        </w:tabs>
        <w:ind w:left="73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6F2E1247"/>
    <w:multiLevelType w:val="hybridMultilevel"/>
    <w:tmpl w:val="18A49502"/>
    <w:lvl w:ilvl="0" w:tplc="320454C8"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774875AC">
      <w:numFmt w:val="bullet"/>
      <w:lvlText w:val="•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0316383"/>
    <w:multiLevelType w:val="hybridMultilevel"/>
    <w:tmpl w:val="67AA7A7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3030B34"/>
    <w:multiLevelType w:val="hybridMultilevel"/>
    <w:tmpl w:val="FBDCDA92"/>
    <w:lvl w:ilvl="0" w:tplc="3ED6FF4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70131E4"/>
    <w:multiLevelType w:val="hybridMultilevel"/>
    <w:tmpl w:val="618EE2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9F6F46"/>
    <w:multiLevelType w:val="hybridMultilevel"/>
    <w:tmpl w:val="DAFA61CC"/>
    <w:lvl w:ilvl="0" w:tplc="55D2B016">
      <w:start w:val="1"/>
      <w:numFmt w:val="decimal"/>
      <w:lvlText w:val="%1."/>
      <w:lvlJc w:val="left"/>
      <w:pPr>
        <w:ind w:left="78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6" w15:restartNumberingAfterBreak="0">
    <w:nsid w:val="79213458"/>
    <w:multiLevelType w:val="hybridMultilevel"/>
    <w:tmpl w:val="618EE2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D5B5EFE"/>
    <w:multiLevelType w:val="hybridMultilevel"/>
    <w:tmpl w:val="0C044A88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num w:numId="1">
    <w:abstractNumId w:val="24"/>
  </w:num>
  <w:num w:numId="2">
    <w:abstractNumId w:val="25"/>
  </w:num>
  <w:num w:numId="3">
    <w:abstractNumId w:val="27"/>
  </w:num>
  <w:num w:numId="4">
    <w:abstractNumId w:val="18"/>
  </w:num>
  <w:num w:numId="5">
    <w:abstractNumId w:val="17"/>
  </w:num>
  <w:num w:numId="6">
    <w:abstractNumId w:val="20"/>
  </w:num>
  <w:num w:numId="7">
    <w:abstractNumId w:val="7"/>
  </w:num>
  <w:num w:numId="8">
    <w:abstractNumId w:val="23"/>
  </w:num>
  <w:num w:numId="9">
    <w:abstractNumId w:val="10"/>
  </w:num>
  <w:num w:numId="10">
    <w:abstractNumId w:val="19"/>
  </w:num>
  <w:num w:numId="11">
    <w:abstractNumId w:val="13"/>
  </w:num>
  <w:num w:numId="12">
    <w:abstractNumId w:val="22"/>
  </w:num>
  <w:num w:numId="13">
    <w:abstractNumId w:val="6"/>
  </w:num>
  <w:num w:numId="14">
    <w:abstractNumId w:val="2"/>
  </w:num>
  <w:num w:numId="15">
    <w:abstractNumId w:val="11"/>
  </w:num>
  <w:num w:numId="16">
    <w:abstractNumId w:val="8"/>
  </w:num>
  <w:num w:numId="17">
    <w:abstractNumId w:val="9"/>
  </w:num>
  <w:num w:numId="18">
    <w:abstractNumId w:val="4"/>
  </w:num>
  <w:num w:numId="19">
    <w:abstractNumId w:val="16"/>
  </w:num>
  <w:num w:numId="20">
    <w:abstractNumId w:val="12"/>
  </w:num>
  <w:num w:numId="21">
    <w:abstractNumId w:val="21"/>
  </w:num>
  <w:num w:numId="22">
    <w:abstractNumId w:val="14"/>
  </w:num>
  <w:num w:numId="23">
    <w:abstractNumId w:val="15"/>
  </w:num>
  <w:num w:numId="24">
    <w:abstractNumId w:val="3"/>
  </w:num>
  <w:num w:numId="25">
    <w:abstractNumId w:val="5"/>
  </w:num>
  <w:num w:numId="26">
    <w:abstractNumId w:val="26"/>
  </w:num>
  <w:num w:numId="27">
    <w:abstractNumId w:val="1"/>
  </w:num>
  <w:num w:numId="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B3651"/>
    <w:rsid w:val="0007263D"/>
    <w:rsid w:val="000762BA"/>
    <w:rsid w:val="00077F0E"/>
    <w:rsid w:val="000908A4"/>
    <w:rsid w:val="000910B3"/>
    <w:rsid w:val="000A43EE"/>
    <w:rsid w:val="000A7B82"/>
    <w:rsid w:val="000B77DE"/>
    <w:rsid w:val="000C4940"/>
    <w:rsid w:val="000D366E"/>
    <w:rsid w:val="000E388A"/>
    <w:rsid w:val="0010166F"/>
    <w:rsid w:val="00135991"/>
    <w:rsid w:val="00177964"/>
    <w:rsid w:val="00193930"/>
    <w:rsid w:val="00202674"/>
    <w:rsid w:val="00206010"/>
    <w:rsid w:val="0022495E"/>
    <w:rsid w:val="00237784"/>
    <w:rsid w:val="00255BC9"/>
    <w:rsid w:val="002673DA"/>
    <w:rsid w:val="0027693E"/>
    <w:rsid w:val="002F2944"/>
    <w:rsid w:val="00301D24"/>
    <w:rsid w:val="003049D7"/>
    <w:rsid w:val="00306E6D"/>
    <w:rsid w:val="0031478E"/>
    <w:rsid w:val="00332AF5"/>
    <w:rsid w:val="00356910"/>
    <w:rsid w:val="00357716"/>
    <w:rsid w:val="00362D5D"/>
    <w:rsid w:val="00364D4E"/>
    <w:rsid w:val="00376DA9"/>
    <w:rsid w:val="003B1D3F"/>
    <w:rsid w:val="003B745A"/>
    <w:rsid w:val="003C5A01"/>
    <w:rsid w:val="00413A31"/>
    <w:rsid w:val="00420CDB"/>
    <w:rsid w:val="00454B8C"/>
    <w:rsid w:val="004901B8"/>
    <w:rsid w:val="004A473A"/>
    <w:rsid w:val="004E0A85"/>
    <w:rsid w:val="00521860"/>
    <w:rsid w:val="00523357"/>
    <w:rsid w:val="00537E50"/>
    <w:rsid w:val="00542E0A"/>
    <w:rsid w:val="005640D1"/>
    <w:rsid w:val="005F4997"/>
    <w:rsid w:val="0061073B"/>
    <w:rsid w:val="00617317"/>
    <w:rsid w:val="00617A44"/>
    <w:rsid w:val="00655400"/>
    <w:rsid w:val="00674FC6"/>
    <w:rsid w:val="006A00CC"/>
    <w:rsid w:val="006E0127"/>
    <w:rsid w:val="006E7A53"/>
    <w:rsid w:val="00713F40"/>
    <w:rsid w:val="00751036"/>
    <w:rsid w:val="00751B13"/>
    <w:rsid w:val="007766DD"/>
    <w:rsid w:val="007C5CD1"/>
    <w:rsid w:val="007F4B58"/>
    <w:rsid w:val="007F5313"/>
    <w:rsid w:val="007F622C"/>
    <w:rsid w:val="0082773E"/>
    <w:rsid w:val="008335FA"/>
    <w:rsid w:val="00847979"/>
    <w:rsid w:val="008747F3"/>
    <w:rsid w:val="00876FDC"/>
    <w:rsid w:val="00885823"/>
    <w:rsid w:val="008871A6"/>
    <w:rsid w:val="008C7306"/>
    <w:rsid w:val="008D1D01"/>
    <w:rsid w:val="00930944"/>
    <w:rsid w:val="00983533"/>
    <w:rsid w:val="00984DFF"/>
    <w:rsid w:val="00996FBB"/>
    <w:rsid w:val="00997130"/>
    <w:rsid w:val="009D2B07"/>
    <w:rsid w:val="009D3FFB"/>
    <w:rsid w:val="009E3213"/>
    <w:rsid w:val="009F3B7D"/>
    <w:rsid w:val="00A01688"/>
    <w:rsid w:val="00A402CF"/>
    <w:rsid w:val="00AC6971"/>
    <w:rsid w:val="00AD6461"/>
    <w:rsid w:val="00AD6CA6"/>
    <w:rsid w:val="00AF2714"/>
    <w:rsid w:val="00AF6B10"/>
    <w:rsid w:val="00B53AA4"/>
    <w:rsid w:val="00B55E47"/>
    <w:rsid w:val="00B90C6D"/>
    <w:rsid w:val="00BA354D"/>
    <w:rsid w:val="00BC17B5"/>
    <w:rsid w:val="00BC19ED"/>
    <w:rsid w:val="00C334F1"/>
    <w:rsid w:val="00C353F9"/>
    <w:rsid w:val="00C3541E"/>
    <w:rsid w:val="00C42B36"/>
    <w:rsid w:val="00C457B2"/>
    <w:rsid w:val="00C62E4E"/>
    <w:rsid w:val="00C81352"/>
    <w:rsid w:val="00C911C2"/>
    <w:rsid w:val="00C93B11"/>
    <w:rsid w:val="00CA39AE"/>
    <w:rsid w:val="00CA7314"/>
    <w:rsid w:val="00CC6D4D"/>
    <w:rsid w:val="00CF0F8D"/>
    <w:rsid w:val="00D277FE"/>
    <w:rsid w:val="00D33B36"/>
    <w:rsid w:val="00D41858"/>
    <w:rsid w:val="00D54E36"/>
    <w:rsid w:val="00DD5E95"/>
    <w:rsid w:val="00E00A80"/>
    <w:rsid w:val="00E01720"/>
    <w:rsid w:val="00E1533C"/>
    <w:rsid w:val="00E2435A"/>
    <w:rsid w:val="00E31568"/>
    <w:rsid w:val="00E35265"/>
    <w:rsid w:val="00E41720"/>
    <w:rsid w:val="00E52FED"/>
    <w:rsid w:val="00E80719"/>
    <w:rsid w:val="00E913A1"/>
    <w:rsid w:val="00E9228B"/>
    <w:rsid w:val="00E93C9C"/>
    <w:rsid w:val="00EA1380"/>
    <w:rsid w:val="00EA30B6"/>
    <w:rsid w:val="00EB3651"/>
    <w:rsid w:val="00EC3F3D"/>
    <w:rsid w:val="00ED7BE8"/>
    <w:rsid w:val="00F05E79"/>
    <w:rsid w:val="00F07705"/>
    <w:rsid w:val="00F11BA4"/>
    <w:rsid w:val="00F21E9A"/>
    <w:rsid w:val="00F33E4A"/>
    <w:rsid w:val="00F70970"/>
    <w:rsid w:val="00F82B5C"/>
    <w:rsid w:val="00F937C1"/>
    <w:rsid w:val="00FB1024"/>
    <w:rsid w:val="00FE60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AD5859"/>
  <w15:docId w15:val="{A281C537-0C4B-457D-B13F-736F1DF71D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3651"/>
    <w:rPr>
      <w:rFonts w:ascii="Calibri" w:eastAsia="Calibri" w:hAnsi="Calibri" w:cs="Calibri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">
    <w:name w:val="TableGrid"/>
    <w:rsid w:val="00EB3651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EB365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EB3651"/>
    <w:rPr>
      <w:rFonts w:ascii="Calibri" w:eastAsia="Calibri" w:hAnsi="Calibri" w:cs="Calibri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E93C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3C9C"/>
    <w:rPr>
      <w:rFonts w:ascii="Calibri" w:eastAsia="Calibri" w:hAnsi="Calibri" w:cs="Calibri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E93C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3C9C"/>
    <w:rPr>
      <w:rFonts w:ascii="Calibri" w:eastAsia="Calibri" w:hAnsi="Calibri" w:cs="Calibri"/>
      <w:color w:val="000000"/>
    </w:rPr>
  </w:style>
  <w:style w:type="paragraph" w:customStyle="1" w:styleId="TableParagraph">
    <w:name w:val="Table Paragraph"/>
    <w:basedOn w:val="Normal"/>
    <w:uiPriority w:val="1"/>
    <w:qFormat/>
    <w:rsid w:val="00255BC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color w:val="auto"/>
      <w:lang w:val="id" w:eastAsia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986630-3588-4825-9F1E-96A884B82F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2</TotalTime>
  <Pages>5</Pages>
  <Words>638</Words>
  <Characters>363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rrysh</dc:creator>
  <cp:lastModifiedBy>Lenovo</cp:lastModifiedBy>
  <cp:revision>22</cp:revision>
  <cp:lastPrinted>2019-08-20T01:42:00Z</cp:lastPrinted>
  <dcterms:created xsi:type="dcterms:W3CDTF">2019-09-04T05:26:00Z</dcterms:created>
  <dcterms:modified xsi:type="dcterms:W3CDTF">2020-09-27T0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004da6-3bd3-395b-9336-977d4b63532e</vt:lpwstr>
  </property>
  <property fmtid="{D5CDD505-2E9C-101B-9397-08002B2CF9AE}" pid="24" name="Mendeley Citation Style_1">
    <vt:lpwstr>http://www.zotero.org/styles/ieee</vt:lpwstr>
  </property>
</Properties>
</file>